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5CD7A" w14:textId="35A6E34A" w:rsidR="007426FC" w:rsidRDefault="007426FC" w:rsidP="007426FC"/>
    <w:p w14:paraId="348269D0" w14:textId="3AD6C5D9" w:rsidR="007426FC" w:rsidRPr="007426FC" w:rsidRDefault="007426FC" w:rsidP="00A25644">
      <w:pPr>
        <w:pStyle w:val="Title"/>
      </w:pPr>
      <w:r>
        <w:t>A data-driven approach to evaluate spatiotemporal changes in fish size, with application to N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 xml:space="preserve">Understanding demographic variation of this key trait (somatic growth) can improve the precision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53816283" w:rsidR="00F3466B" w:rsidRDefault="00F3466B" w:rsidP="00FB55F0">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rsidR="00130990">
        <w:t>using</w:t>
      </w:r>
      <w:r>
        <w:t xml:space="preserve"> model-fitting procedures. </w:t>
      </w:r>
      <w:r w:rsidR="00130990">
        <w:t>The</w:t>
      </w:r>
      <w:r w:rsidR="008A590F">
        <w:t xml:space="preserve"> resolution of the resultant estimates is necessarily predicated on the </w:t>
      </w:r>
      <w:proofErr w:type="spellStart"/>
      <w:r w:rsidR="008A590F">
        <w:t>spatio</w:t>
      </w:r>
      <w:proofErr w:type="spellEnd"/>
      <w:r w:rsidR="008A590F">
        <w:t xml:space="preserve">-temporal aggregation of the data, which is often defined by survey stratification and/or changes in sampling gear. </w:t>
      </w:r>
      <w:r w:rsidR="000D42C3">
        <w:t xml:space="preserve">For example, Alaska federal and state sablefish fisheries generated separate </w:t>
      </w:r>
      <w:r w:rsidR="000D42C3" w:rsidRPr="00AC02E6">
        <w:t xml:space="preserve">VBGF parameter estimates for two periods of survey data based on the </w:t>
      </w:r>
      <w:r w:rsidR="000D42C3" w:rsidRPr="00AC02E6">
        <w:rPr>
          <w:i/>
        </w:rPr>
        <w:t>a priori</w:t>
      </w:r>
      <w:r w:rsidR="000D42C3" w:rsidRPr="00AC02E6">
        <w:t xml:space="preserve"> hypothesis that changes in gear type would affect fish growth estimates from survey data </w:t>
      </w:r>
      <w:r w:rsidR="000D42C3" w:rsidRPr="00AC02E6">
        <w:fldChar w:fldCharType="begin" w:fldLock="1"/>
      </w:r>
      <w:r w:rsidR="00B46C3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0D42C3" w:rsidRPr="00AC02E6">
        <w:fldChar w:fldCharType="separate"/>
      </w:r>
      <w:r w:rsidR="00AC02E6" w:rsidRPr="00AC02E6">
        <w:rPr>
          <w:noProof/>
        </w:rPr>
        <w:t>(Echave et al., 2012; Hanselman et al., 2017; McDevitt, 1990)</w:t>
      </w:r>
      <w:r w:rsidR="000D42C3" w:rsidRPr="00AC02E6">
        <w:fldChar w:fldCharType="end"/>
      </w:r>
      <w:r w:rsidR="00130990">
        <w:t xml:space="preserve">, and imposed a time block between which the growth coefficients were actually quite similar (see </w:t>
      </w:r>
      <w:r w:rsidR="00130990">
        <w:fldChar w:fldCharType="begin"/>
      </w:r>
      <w:r w:rsidR="00130990">
        <w:instrText xml:space="preserve"> REF _Ref525720559 \h </w:instrText>
      </w:r>
      <w:r w:rsidR="00130990">
        <w:fldChar w:fldCharType="separate"/>
      </w:r>
      <w:r w:rsidR="00130990">
        <w:t xml:space="preserve">Table </w:t>
      </w:r>
      <w:r w:rsidR="00130990">
        <w:rPr>
          <w:noProof/>
        </w:rPr>
        <w:t>2</w:t>
      </w:r>
      <w:r w:rsidR="00130990">
        <w:fldChar w:fldCharType="end"/>
      </w:r>
      <w:r w:rsidR="00130990">
        <w:t>).</w:t>
      </w:r>
      <w:r w:rsidR="00B46C34">
        <w:t xml:space="preserve"> Even more sophisticated approaches which utilize hierarchical Bayesian methods to estimate latitudinal and regional effects on length- or weight-at-age require a design matrix of dimensions dictated by pre-supposed zones </w:t>
      </w:r>
      <w:r w:rsidR="00B46C34">
        <w:fldChar w:fldCharType="begin" w:fldLock="1"/>
      </w:r>
      <w:r w:rsidR="00B46C34">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B46C34">
        <w:fldChar w:fldCharType="separate"/>
      </w:r>
      <w:r w:rsidR="00B46C34" w:rsidRPr="00B46C34">
        <w:rPr>
          <w:noProof/>
        </w:rPr>
        <w:t>(Adams et al., 2018)</w:t>
      </w:r>
      <w:r w:rsidR="00B46C34">
        <w:fldChar w:fldCharType="end"/>
      </w:r>
      <w:r w:rsidR="00B46C34">
        <w:t>. S</w:t>
      </w:r>
      <w:r w:rsidR="00AC02E6" w:rsidRPr="00AC02E6">
        <w:t xml:space="preserve">uch approaches </w:t>
      </w:r>
      <w:r w:rsidR="00B46C34">
        <w:t xml:space="preserve">are useful within a rigid management context, but do </w:t>
      </w:r>
      <w:r w:rsidR="00AC02E6" w:rsidRPr="00AC02E6">
        <w:t>not</w:t>
      </w:r>
      <w:r w:rsidR="000D42C3" w:rsidRPr="00AC02E6">
        <w:t xml:space="preserve"> handle the underlying</w:t>
      </w:r>
      <w:r w:rsidR="00AC02E6">
        <w:t xml:space="preserve"> growth process explicitly</w:t>
      </w:r>
      <w:r w:rsidR="00B46C34">
        <w:t xml:space="preserve">, and preclude the discovery of </w:t>
      </w:r>
      <w:proofErr w:type="spellStart"/>
      <w:r w:rsidR="00B46C34">
        <w:t>spatio</w:t>
      </w:r>
      <w:proofErr w:type="spellEnd"/>
      <w:r w:rsidR="00B46C34">
        <w:t xml:space="preserve">-temporal trends in fish size that violate management boundaries. </w:t>
      </w:r>
    </w:p>
    <w:p w14:paraId="17803C7F" w14:textId="601A7116" w:rsidR="00416528" w:rsidRPr="004906F5" w:rsidRDefault="00EB7D3D" w:rsidP="00B46C34">
      <w:pPr>
        <w:spacing w:line="360" w:lineRule="auto"/>
      </w:pPr>
      <w:r>
        <w:t>Numerous attempts</w:t>
      </w:r>
      <w:r w:rsidR="005A2F0F">
        <w:t xml:space="preserve"> to quantify somatic growth variation typically face a trade-off between superimposing previous beliefs about stock structure (as in the</w:t>
      </w:r>
      <w:r w:rsidR="00B46C34">
        <w:t xml:space="preserve"> Alaskan </w:t>
      </w:r>
      <w:r w:rsidR="005A2F0F">
        <w:t xml:space="preserve">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w:t>
      </w:r>
      <w:r w:rsidR="00105775">
        <w:t>population</w:t>
      </w:r>
      <w:r w:rsidR="005A2F0F">
        <w:t xml:space="preserve"> structure</w:t>
      </w:r>
      <w:r w:rsidR="00FB55F0">
        <w:t xml:space="preserve"> of managed stocks</w:t>
      </w:r>
      <w:r w:rsidR="005A2F0F">
        <w:t>. The</w:t>
      </w:r>
      <w:r w:rsidR="00FB55F0">
        <w:t xml:space="preserve"> ideal tool </w:t>
      </w:r>
      <w:r w:rsidR="005A2F0F">
        <w:t xml:space="preserve">is a data-driven method which defines significant break points in fish size, which researchers </w:t>
      </w:r>
      <w:r w:rsidR="005A2F0F" w:rsidRPr="00130990">
        <w:t xml:space="preserve">can then use </w:t>
      </w:r>
      <w:r w:rsidR="007F7701" w:rsidRPr="00130990">
        <w:t>to aggregate and estimate parameters</w:t>
      </w:r>
      <w:r w:rsidR="00FB55F0" w:rsidRPr="00130990">
        <w:t xml:space="preserve"> of somatic growth. Our approach, which evaluates the first derivative of </w:t>
      </w:r>
      <w:r w:rsidR="00A313A5" w:rsidRPr="00130990">
        <w:t xml:space="preserve">smooth functions from </w:t>
      </w:r>
      <w:r w:rsidR="00F5067E" w:rsidRPr="00130990">
        <w:t>a generalized</w:t>
      </w:r>
      <w:r w:rsidR="00FB55F0" w:rsidRPr="00130990">
        <w:t xml:space="preserve"> additive model</w:t>
      </w:r>
      <w:r w:rsidR="00C33784" w:rsidRPr="00130990">
        <w:t xml:space="preserve"> (GAM)</w:t>
      </w:r>
      <w:r w:rsidR="00FB55F0" w:rsidRPr="00130990">
        <w:t xml:space="preserve">, meets this objective in a simple, rapid computational framework. Fisheries scientists are likely already familiar with GAMs, and the method does not require the specification of multiple error structures </w:t>
      </w:r>
      <w:r w:rsidR="00F5067E">
        <w:t>nor the</w:t>
      </w:r>
      <w:r w:rsidR="00FB55F0" w:rsidRPr="00130990">
        <w:t xml:space="preserve"> construction of spatial meshes, which can be computationally expensive when large </w:t>
      </w:r>
      <w:r w:rsidR="00FB55F0" w:rsidRPr="00130990">
        <w:fldChar w:fldCharType="begin" w:fldLock="1"/>
      </w:r>
      <w:r w:rsidR="00A313A5"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rsidRPr="00130990">
        <w:fldChar w:fldCharType="separate"/>
      </w:r>
      <w:r w:rsidR="00FB55F0" w:rsidRPr="00130990">
        <w:rPr>
          <w:noProof/>
        </w:rPr>
        <w:t>(Thorson, 2019a)</w:t>
      </w:r>
      <w:r w:rsidR="00FB55F0" w:rsidRPr="00130990">
        <w:fldChar w:fldCharType="end"/>
      </w:r>
      <w:r w:rsidR="00FB55F0" w:rsidRPr="00130990">
        <w:t>.</w:t>
      </w:r>
      <w:r w:rsidR="00A313A5" w:rsidRPr="00130990">
        <w:t xml:space="preserve"> The analysis of first derivatives in GAMs for change-point analysis has </w:t>
      </w:r>
      <w:r w:rsidR="005F254B" w:rsidRPr="00130990">
        <w:t>recently used in</w:t>
      </w:r>
      <w:r w:rsidR="00A313A5" w:rsidRPr="00130990">
        <w:t xml:space="preserve"> terrestrial paleoecology</w:t>
      </w:r>
      <w:r w:rsidR="00A313A5">
        <w:t xml:space="preserve"> </w:t>
      </w:r>
      <w:r w:rsidR="00A313A5">
        <w:fldChar w:fldCharType="begin" w:fldLock="1"/>
      </w:r>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r w:rsidR="00A313A5">
        <w:fldChar w:fldCharType="end"/>
      </w:r>
      <w:r w:rsidR="005F254B">
        <w:t xml:space="preserve"> and geophysics</w:t>
      </w:r>
      <w:r w:rsidR="00A313A5">
        <w:t xml:space="preserve"> </w:t>
      </w:r>
      <w:r w:rsidR="005F254B">
        <w:fldChar w:fldCharType="begin" w:fldLock="1"/>
      </w:r>
      <w:r w:rsidR="00AC02E6">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5F254B">
        <w:fldChar w:fldCharType="separate"/>
      </w:r>
      <w:r w:rsidR="005F254B" w:rsidRPr="005F254B">
        <w:rPr>
          <w:noProof/>
        </w:rPr>
        <w:t>(Beck et al., 2018)</w:t>
      </w:r>
      <w:r w:rsidR="005F254B">
        <w:fldChar w:fldCharType="end"/>
      </w:r>
      <w:r w:rsidR="005F254B">
        <w:t>.</w:t>
      </w:r>
      <w:r w:rsidR="007426FC" w:rsidRPr="004906F5">
        <w:t xml:space="preserve">The objective of this study was to </w:t>
      </w:r>
      <w:r w:rsidR="00F3466B">
        <w:t>develop a method for detecting change points in spatiotemporally complex fisheries growth data</w:t>
      </w:r>
      <w:r w:rsidR="007426FC">
        <w:t xml:space="preserve"> </w:t>
      </w:r>
      <w:r w:rsidR="00581778">
        <w:t xml:space="preserve">and </w:t>
      </w:r>
      <w:r w:rsidR="00F3466B">
        <w:t>which</w:t>
      </w:r>
      <w:r w:rsidR="007426FC">
        <w:t xml:space="preserve"> </w:t>
      </w:r>
      <w:r w:rsidR="00F3466B">
        <w:t>minimizes</w:t>
      </w:r>
      <w:r w:rsidR="007426FC">
        <w:t xml:space="preserve"> the use of pre-supposed spatial stratifications in the analytical approach. </w:t>
      </w:r>
      <w:r w:rsidR="00F3466B">
        <w:rPr>
          <w:rFonts w:cstheme="minorHAnsi"/>
          <w:iCs/>
        </w:rPr>
        <w:t xml:space="preserve">This method has the potential to improve detection of large-scale patterns in fish </w:t>
      </w:r>
      <w:r w:rsidR="00F3466B">
        <w:rPr>
          <w:rFonts w:cstheme="minorHAnsi"/>
          <w:iCs/>
        </w:rPr>
        <w:lastRenderedPageBreak/>
        <w:t xml:space="preserve">growth, and aid in the development of structured population dynamics models. </w:t>
      </w:r>
      <w:r w:rsidR="0084759D">
        <w:rPr>
          <w:rFonts w:cstheme="minorHAnsi"/>
          <w:iCs/>
        </w:rPr>
        <w:t xml:space="preserve">We use simulation to test the robustness of the method to increasingly complex </w:t>
      </w:r>
      <w:proofErr w:type="spellStart"/>
      <w:r w:rsidR="0084759D">
        <w:rPr>
          <w:rFonts w:cstheme="minorHAnsi"/>
          <w:iCs/>
        </w:rPr>
        <w:t>spatio</w:t>
      </w:r>
      <w:proofErr w:type="spellEnd"/>
      <w:r w:rsidR="0084759D">
        <w:rPr>
          <w:rFonts w:cstheme="minorHAnsi"/>
          <w:iCs/>
        </w:rPr>
        <w:t>-temporal age and length data</w:t>
      </w:r>
      <w:r w:rsidR="007E68BB">
        <w:rPr>
          <w:rFonts w:cstheme="minorHAnsi"/>
          <w:iCs/>
        </w:rPr>
        <w:t>, and present a case study application to northeast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2"/>
      <w:commentRangeStart w:id="3"/>
      <w:r w:rsidR="00E05953">
        <w:t xml:space="preserve">not consider </w:t>
      </w:r>
      <w:r w:rsidR="00E05953">
        <w:rPr>
          <w:i/>
        </w:rPr>
        <w:t>a priori</w:t>
      </w:r>
      <w:r w:rsidR="00E05953">
        <w:t xml:space="preserve"> hypotheses</w:t>
      </w:r>
      <w:commentRangeEnd w:id="2"/>
      <w:r w:rsidR="00B34995">
        <w:rPr>
          <w:rStyle w:val="CommentReference"/>
        </w:rPr>
        <w:commentReference w:id="2"/>
      </w:r>
      <w:commentRangeEnd w:id="3"/>
      <w:r w:rsidR="00FB55F0">
        <w:rPr>
          <w:rStyle w:val="CommentReference"/>
        </w:rPr>
        <w:commentReference w:id="3"/>
      </w:r>
      <w:r w:rsidR="00E05953">
        <w:t xml:space="preserve"> of spatial stratification. </w:t>
      </w:r>
    </w:p>
    <w:p w14:paraId="736E9F26" w14:textId="2E6417CD"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Non-smoothed predictors included age (in years) and </w:t>
      </w:r>
      <w:commentRangeStart w:id="4"/>
      <w:r>
        <w:t xml:space="preserve">sex </w:t>
      </w:r>
      <w:commentRangeEnd w:id="4"/>
      <w:r w:rsidR="006D560E">
        <w:rPr>
          <w:rStyle w:val="CommentReference"/>
        </w:rPr>
        <w:commentReference w:id="4"/>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5"/>
      <w:r>
        <w:t>factors</w:t>
      </w:r>
      <w:commentRangeEnd w:id="5"/>
      <w:r w:rsidR="00B34995">
        <w:rPr>
          <w:rStyle w:val="CommentReference"/>
        </w:rPr>
        <w:commentReference w:id="5"/>
      </w:r>
      <w:r>
        <w:t xml:space="preserve">. </w:t>
      </w:r>
    </w:p>
    <w:p w14:paraId="50F1E572" w14:textId="5CECE334" w:rsidR="005F254B" w:rsidRPr="005F254B" w:rsidRDefault="00E56DA5" w:rsidP="00853E77">
      <w:pPr>
        <w:pStyle w:val="Caption"/>
        <w:rPr>
          <w:rFonts w:eastAsiaTheme="minorEastAsia"/>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sidR="00463541">
        <w:rPr>
          <w:noProof/>
        </w:rPr>
        <w:t>1</w:t>
      </w:r>
      <w:r w:rsidR="00BF33B8">
        <w:rPr>
          <w:noProof/>
        </w:rP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30C8E56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w:t>
      </w:r>
      <w:r w:rsidR="00F5067E">
        <w:t>.</w:t>
      </w:r>
      <w:r w:rsidR="009B4FB5">
        <w:t xml:space="preserve"> </w:t>
      </w:r>
    </w:p>
    <w:p w14:paraId="42B05BF4" w14:textId="33EAA1EE" w:rsidR="006F249A" w:rsidRDefault="00B34995" w:rsidP="00FB55F0">
      <w:pPr>
        <w:spacing w:line="360" w:lineRule="auto"/>
        <w:jc w:val="both"/>
      </w:pPr>
      <w:commentRangeStart w:id="6"/>
      <w:commentRangeStart w:id="7"/>
      <w:r>
        <w:t xml:space="preserve">The first derivatives of the GAM </w:t>
      </w:r>
      <w:r w:rsidR="003D0FC7">
        <w:t>are</w:t>
      </w:r>
      <w:r>
        <w:t xml:space="preserve"> evaluated to identify areas of significant change (i.e., break points) in growth parameter estimates.</w:t>
      </w:r>
      <w:commentRangeEnd w:id="6"/>
      <w:r>
        <w:rPr>
          <w:rStyle w:val="CommentReference"/>
        </w:rPr>
        <w:commentReference w:id="6"/>
      </w:r>
      <w:commentRangeEnd w:id="7"/>
      <w:r w:rsidR="00A313A5">
        <w:rPr>
          <w:rStyle w:val="CommentReference"/>
        </w:rPr>
        <w:commentReference w:id="7"/>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8"/>
      <w:commentRangeStart w:id="9"/>
      <w:r w:rsidR="00E05953">
        <w:t>function</w:t>
      </w:r>
      <w:commentRangeEnd w:id="8"/>
      <w:r>
        <w:rPr>
          <w:rStyle w:val="CommentReference"/>
        </w:rPr>
        <w:commentReference w:id="8"/>
      </w:r>
      <w:commentRangeEnd w:id="9"/>
      <w:r w:rsidR="00A220A1">
        <w:rPr>
          <w:rStyle w:val="CommentReference"/>
        </w:rPr>
        <w:commentReference w:id="9"/>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lastRenderedPageBreak/>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2</w:t>
      </w:r>
      <w:r w:rsidR="00BF33B8">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3</w:t>
      </w:r>
      <w:r w:rsidR="00BF33B8">
        <w:rPr>
          <w:noProof/>
        </w:rPr>
        <w:fldChar w:fldCharType="end"/>
      </w:r>
      <w:r>
        <w:t xml:space="preserve"> </w:t>
      </w:r>
      <w:commentRangeStart w:id="10"/>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10"/>
        <m:r>
          <m:rPr>
            <m:sty m:val="p"/>
          </m:rPr>
          <w:rPr>
            <w:rStyle w:val="CommentReference"/>
            <w:iCs w:val="0"/>
          </w:rPr>
          <w:commentReference w:id="10"/>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11"/>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11"/>
      <w:r w:rsidR="00B34995">
        <w:rPr>
          <w:rStyle w:val="CommentReference"/>
        </w:rPr>
        <w:commentReference w:id="11"/>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12"/>
      <w:r>
        <w:t>Model</w:t>
      </w:r>
      <w:commentRangeEnd w:id="12"/>
      <w:r w:rsidR="00B34995">
        <w:rPr>
          <w:rStyle w:val="CommentReference"/>
        </w:rPr>
        <w:commentReference w:id="12"/>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3"/>
        <m:r>
          <m:rPr>
            <m:sty m:val="p"/>
          </m:rPr>
          <w:rPr>
            <w:rFonts w:ascii="Cambria Math" w:hAnsi="Cambria Math"/>
          </w:rPr>
          <m:t>ε</m:t>
        </m:r>
        <w:commentRangeEnd w:id="13"/>
        <m:r>
          <m:rPr>
            <m:sty m:val="p"/>
          </m:rPr>
          <w:rPr>
            <w:rStyle w:val="CommentReference"/>
          </w:rPr>
          <w:commentReference w:id="13"/>
        </m:r>
        <m:r>
          <m:rPr>
            <m:sty m:val="p"/>
          </m:rPr>
          <w:rPr>
            <w:rFonts w:ascii="Cambria Math" w:hAnsi="Cambria Math"/>
          </w:rPr>
          <m:t xml:space="preserve"> ε ~ N(0,</m:t>
        </m:r>
        <w:commentRangeStart w:id="14"/>
        <m:r>
          <m:rPr>
            <m:sty m:val="p"/>
          </m:rPr>
          <w:rPr>
            <w:rFonts w:ascii="Cambria Math" w:hAnsi="Cambria Math"/>
          </w:rPr>
          <m:t>σ</m:t>
        </m:r>
      </m:oMath>
      <w:r>
        <w:rPr>
          <w:rFonts w:eastAsiaTheme="minorEastAsia"/>
          <w:vertAlign w:val="superscript"/>
        </w:rPr>
        <w:t>2</w:t>
      </w:r>
      <w:commentRangeEnd w:id="14"/>
      <w:r>
        <w:rPr>
          <w:rStyle w:val="CommentReference"/>
        </w:rPr>
        <w:commentReference w:id="14"/>
      </w:r>
      <w:r>
        <w:rPr>
          <w:rFonts w:eastAsiaTheme="minorEastAsia"/>
        </w:rPr>
        <w:t>)</w:t>
      </w:r>
    </w:p>
    <w:p w14:paraId="694B93F7" w14:textId="4DA5D0FE"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15"/>
      <w:r w:rsidR="00E05953" w:rsidRPr="004906F5">
        <w:t xml:space="preserve">; the </w:t>
      </w:r>
      <w:r w:rsidR="00E05953">
        <w:rPr>
          <w:rFonts w:eastAsiaTheme="minorEastAsia"/>
        </w:rPr>
        <w:t xml:space="preserve">additive error term </w:t>
      </w:r>
      <w:r w:rsidR="00E05953" w:rsidRPr="004906F5">
        <w:t xml:space="preserve">is </w:t>
      </w:r>
      <w:r w:rsidR="00E05953">
        <w:t>n</w:t>
      </w:r>
      <w:r w:rsidR="00E05953">
        <w:rPr>
          <w:rFonts w:eastAsiaTheme="minorEastAsia"/>
        </w:rPr>
        <w:t>ormally distributed with mean zero.</w:t>
      </w:r>
      <w:commentRangeEnd w:id="15"/>
      <w:r w:rsidR="00AA168A">
        <w:rPr>
          <w:rStyle w:val="CommentReference"/>
        </w:rPr>
        <w:commentReference w:id="15"/>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16"/>
      <w:r w:rsidRPr="008567BF">
        <w:t xml:space="preserve"> </w:t>
      </w:r>
      <m:oMath>
        <m:r>
          <m:rPr>
            <m:sty m:val="p"/>
          </m:rPr>
          <w:rPr>
            <w:rFonts w:ascii="Cambria Math" w:hAnsi="Cambria Math"/>
          </w:rPr>
          <m:t>σ</m:t>
        </m:r>
      </m:oMath>
      <w:r w:rsidRPr="008567BF">
        <w:t xml:space="preserve"> </w:t>
      </w:r>
      <w:r>
        <w:t>= 0</w:t>
      </w:r>
      <w:commentRangeEnd w:id="16"/>
      <w:r w:rsidR="00AA168A">
        <w:rPr>
          <w:rStyle w:val="CommentReference"/>
        </w:rPr>
        <w:commentReference w:id="16"/>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lastRenderedPageBreak/>
        <w:t xml:space="preserve">Simulation </w:t>
      </w:r>
      <w:commentRangeStart w:id="17"/>
      <w:commentRangeStart w:id="18"/>
      <w:r w:rsidRPr="008B3D07">
        <w:rPr>
          <w:highlight w:val="yellow"/>
        </w:rPr>
        <w:t>Testing</w:t>
      </w:r>
      <w:commentRangeEnd w:id="17"/>
      <w:r w:rsidR="008A6648">
        <w:rPr>
          <w:rStyle w:val="CommentReference"/>
          <w:rFonts w:eastAsiaTheme="minorHAnsi"/>
          <w:i w:val="0"/>
        </w:rPr>
        <w:commentReference w:id="17"/>
      </w:r>
      <w:commentRangeEnd w:id="18"/>
      <w:r w:rsidR="00DB6C27">
        <w:rPr>
          <w:rStyle w:val="CommentReference"/>
          <w:rFonts w:eastAsiaTheme="minorHAnsi"/>
          <w:i w:val="0"/>
        </w:rPr>
        <w:commentReference w:id="18"/>
      </w:r>
    </w:p>
    <w:p w14:paraId="1E4940F0" w14:textId="4AAF007E"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9"/>
      <w:commentRangeStart w:id="20"/>
      <w:r w:rsidR="003057E6">
        <w:t>IBM</w:t>
      </w:r>
      <w:commentRangeEnd w:id="19"/>
      <w:r w:rsidR="008A6648">
        <w:rPr>
          <w:rStyle w:val="CommentReference"/>
        </w:rPr>
        <w:commentReference w:id="19"/>
      </w:r>
      <w:commentRangeEnd w:id="20"/>
      <w:r w:rsidR="00DB6C27">
        <w:rPr>
          <w:rStyle w:val="CommentReference"/>
        </w:rPr>
        <w:commentReference w:id="20"/>
      </w:r>
      <w:r w:rsidR="003057E6">
        <w:t xml:space="preserve">). The IBM is capable of mimicking individual characteristics by following the life history processes (survival, growth, and reproduction) of individual fish. </w:t>
      </w:r>
      <w:commentRangeStart w:id="21"/>
      <w:r w:rsidR="003057E6">
        <w:t>Temporal variation in fish growth</w:t>
      </w:r>
      <w:commentRangeEnd w:id="21"/>
      <w:r>
        <w:rPr>
          <w:rStyle w:val="CommentReference"/>
        </w:rPr>
        <w:commentReference w:id="21"/>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22"/>
      <w:commentRangeStart w:id="23"/>
      <w:r w:rsidR="00E23A55">
        <w:t xml:space="preserve"> a generated vector of </w:t>
      </w:r>
      <w:r w:rsidR="00E23A55">
        <w:rPr>
          <w:i/>
        </w:rPr>
        <w:t>F</w:t>
      </w:r>
      <w:r w:rsidR="00C41D19">
        <w:t xml:space="preserve"> as in</w:t>
      </w:r>
      <w:r w:rsidR="00873DA6">
        <w:t xml:space="preserve"> </w:t>
      </w:r>
      <w:commentRangeEnd w:id="22"/>
      <w:r w:rsidR="008A6648">
        <w:rPr>
          <w:rStyle w:val="CommentReference"/>
        </w:rPr>
        <w:commentReference w:id="22"/>
      </w:r>
      <w:commentRangeEnd w:id="23"/>
      <w:r w:rsidR="00DB6C27">
        <w:rPr>
          <w:rStyle w:val="CommentReference"/>
        </w:rPr>
        <w:commentReference w:id="23"/>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4"/>
      <w:commentRangeStart w:id="25"/>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6F6C499B"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4"/>
      <w:r w:rsidR="008A6648">
        <w:rPr>
          <w:rStyle w:val="CommentReference"/>
        </w:rPr>
        <w:commentReference w:id="24"/>
      </w:r>
      <w:commentRangeEnd w:id="25"/>
      <w:r w:rsidR="00E424C1">
        <w:rPr>
          <w:rStyle w:val="CommentReference"/>
        </w:rPr>
        <w:commentReference w:id="25"/>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6"/>
      <w:commentRangeStart w:id="27"/>
      <w:r>
        <w:rPr>
          <w:rFonts w:eastAsiaTheme="minorEastAsia"/>
        </w:rPr>
        <w:t>or term</w:t>
      </w:r>
      <w:commentRangeEnd w:id="26"/>
      <w:r w:rsidR="008A6648">
        <w:rPr>
          <w:rStyle w:val="CommentReference"/>
        </w:rPr>
        <w:commentReference w:id="26"/>
      </w:r>
      <w:commentRangeEnd w:id="27"/>
      <w:r w:rsidR="00AC02E6">
        <w:rPr>
          <w:rStyle w:val="CommentReference"/>
        </w:rPr>
        <w:commentReference w:id="27"/>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534AB87E"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28"/>
      <w:commentRangeStart w:id="29"/>
      <w:r>
        <w:t xml:space="preserve">location </w:t>
      </w:r>
      <w:r w:rsidR="00AC02E6">
        <w:t>of ‘</w:t>
      </w:r>
      <w:r>
        <w:t>break point</w:t>
      </w:r>
      <w:r w:rsidR="00B67671">
        <w:t>(s)</w:t>
      </w:r>
      <w:r>
        <w:t>’ in space or time</w:t>
      </w:r>
      <w:commentRangeEnd w:id="28"/>
      <w:r w:rsidR="008A6648">
        <w:rPr>
          <w:rStyle w:val="CommentReference"/>
        </w:rPr>
        <w:commentReference w:id="28"/>
      </w:r>
      <w:commentRangeEnd w:id="29"/>
      <w:r w:rsidR="00B67671">
        <w:rPr>
          <w:rStyle w:val="CommentReference"/>
        </w:rPr>
        <w:commentReference w:id="29"/>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30"/>
      <w:commentRangeStart w:id="31"/>
      <w:commentRangeStart w:id="32"/>
      <w:r w:rsidR="00E23A55">
        <w:t>dataset</w:t>
      </w:r>
      <w:commentRangeEnd w:id="30"/>
      <w:r w:rsidR="00E23A55">
        <w:rPr>
          <w:rStyle w:val="CommentReference"/>
        </w:rPr>
        <w:commentReference w:id="30"/>
      </w:r>
      <w:commentRangeEnd w:id="31"/>
      <w:r w:rsidR="008A6648">
        <w:rPr>
          <w:rStyle w:val="CommentReference"/>
        </w:rPr>
        <w:commentReference w:id="31"/>
      </w:r>
      <w:commentRangeEnd w:id="32"/>
      <w:r w:rsidR="00B67671">
        <w:rPr>
          <w:rStyle w:val="CommentReference"/>
        </w:rPr>
        <w:commentReference w:id="32"/>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33"/>
            <w:r w:rsidRPr="00E11D94">
              <w:rPr>
                <w:b/>
              </w:rPr>
              <w:t>Mortality</w:t>
            </w:r>
            <w:commentRangeEnd w:id="33"/>
            <w:r w:rsidR="008A6648">
              <w:rPr>
                <w:rStyle w:val="CommentReference"/>
              </w:rPr>
              <w:commentReference w:id="33"/>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lastRenderedPageBreak/>
              <w:t>Single, symmetrical temporal break with weak change</w:t>
            </w:r>
          </w:p>
        </w:tc>
        <w:tc>
          <w:tcPr>
            <w:tcW w:w="3057" w:type="dxa"/>
          </w:tcPr>
          <w:p w14:paraId="0274BFB3" w14:textId="7882E22F" w:rsidR="00E11D94" w:rsidRDefault="00E11D94" w:rsidP="00BE6536">
            <w:commentRangeStart w:id="34"/>
            <w:commentRangeStart w:id="35"/>
            <w:commentRangeStart w:id="36"/>
            <w:r>
              <w:t>Low from years 1-24; medium from years 25-100 (and vice versa); high from years 1-24; medium from years 25-100 (and vice versa)</w:t>
            </w:r>
            <w:commentRangeEnd w:id="34"/>
            <w:r w:rsidR="008A6648">
              <w:rPr>
                <w:rStyle w:val="CommentReference"/>
              </w:rPr>
              <w:commentReference w:id="34"/>
            </w:r>
            <w:commentRangeEnd w:id="35"/>
            <w:r w:rsidR="008341FE">
              <w:rPr>
                <w:rStyle w:val="CommentReference"/>
              </w:rPr>
              <w:commentReference w:id="35"/>
            </w:r>
            <w:commentRangeEnd w:id="36"/>
            <w:r w:rsidR="00AC02E6">
              <w:rPr>
                <w:rStyle w:val="CommentReference"/>
              </w:rPr>
              <w:commentReference w:id="36"/>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37"/>
            <w:commentRangeStart w:id="38"/>
            <w:r>
              <w:t>U[25,50</w:t>
            </w:r>
            <w:commentRangeEnd w:id="37"/>
            <w:r w:rsidR="008A6648">
              <w:rPr>
                <w:rStyle w:val="CommentReference"/>
              </w:rPr>
              <w:commentReference w:id="37"/>
            </w:r>
            <w:commentRangeEnd w:id="38"/>
            <w:r w:rsidR="00E424C1">
              <w:rPr>
                <w:rStyle w:val="CommentReference"/>
              </w:rPr>
              <w:commentReference w:id="38"/>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0CB02620" w:rsidR="00E424C1" w:rsidRPr="00E424C1" w:rsidRDefault="00E424C1" w:rsidP="001240C1">
      <w:pPr>
        <w:spacing w:line="360" w:lineRule="auto"/>
      </w:pPr>
      <w:r>
        <w:t xml:space="preserve">For each simulated dataset, we constructed a GAM </w:t>
      </w:r>
      <w:r w:rsidR="001240C1">
        <w:t xml:space="preserve">function as described above, utilized the method of finite differences to identify time periods and/or locations where growth was changing </w:t>
      </w:r>
      <w:r w:rsidR="001240C1">
        <w:lastRenderedPageBreak/>
        <w:t>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The data were then re-aggregated to match the identified </w:t>
      </w:r>
      <w:proofErr w:type="spellStart"/>
      <w:r w:rsidR="001240C1">
        <w:t>spatio</w:t>
      </w:r>
      <w:proofErr w:type="spellEnd"/>
      <w:r w:rsidR="001240C1">
        <w:t xml:space="preserve">-temporal break points </w:t>
      </w:r>
    </w:p>
    <w:p w14:paraId="2A44C097" w14:textId="5A2D60B3" w:rsidR="00E05953" w:rsidRDefault="00E05953" w:rsidP="00E424C1">
      <w:pPr>
        <w:pStyle w:val="Heading2"/>
        <w:spacing w:line="360" w:lineRule="auto"/>
        <w:rPr>
          <w:ins w:id="39" w:author="mkapur" w:date="2019-01-24T08:24:00Z"/>
        </w:rPr>
      </w:pPr>
      <w:commentRangeStart w:id="40"/>
      <w:commentRangeStart w:id="41"/>
      <w:r>
        <w:t>Application to Northeast Pacific Sablefish</w:t>
      </w:r>
      <w:commentRangeEnd w:id="40"/>
      <w:r w:rsidR="00D965FB">
        <w:rPr>
          <w:rStyle w:val="CommentReference"/>
          <w:rFonts w:eastAsiaTheme="minorHAnsi"/>
          <w:i w:val="0"/>
        </w:rPr>
        <w:commentReference w:id="40"/>
      </w:r>
      <w:commentRangeEnd w:id="41"/>
      <w:r w:rsidR="00C87B6A">
        <w:rPr>
          <w:rStyle w:val="CommentReference"/>
          <w:rFonts w:eastAsiaTheme="minorHAnsi"/>
          <w:i w:val="0"/>
        </w:rPr>
        <w:commentReference w:id="41"/>
      </w:r>
    </w:p>
    <w:p w14:paraId="19E38DC5" w14:textId="7A68F172" w:rsidR="00F3466B" w:rsidRDefault="00F3466B" w:rsidP="00E424C1">
      <w:pPr>
        <w:spacing w:line="360" w:lineRule="auto"/>
        <w:rPr>
          <w:ins w:id="42"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43" w:author="mkapur" w:date="2019-01-24T08:48:00Z">
        <w:r w:rsidR="00F253EA">
          <w:t>e</w:t>
        </w:r>
      </w:ins>
      <w:del w:id="44"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45" w:author="mkapur" w:date="2019-01-24T08:48:00Z">
        <w:r w:rsidR="007F7701">
          <w:t>.</w:t>
        </w:r>
      </w:ins>
    </w:p>
    <w:p w14:paraId="56698BB5" w14:textId="77777777" w:rsidR="007F7701" w:rsidRPr="00175514" w:rsidRDefault="007F7701" w:rsidP="00E424C1">
      <w:pPr>
        <w:spacing w:line="360" w:lineRule="auto"/>
        <w:jc w:val="both"/>
        <w:rPr>
          <w:ins w:id="46" w:author="mkapur" w:date="2019-01-24T08:48:00Z"/>
          <w:i/>
        </w:rPr>
      </w:pPr>
      <w:ins w:id="47"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48"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49" w:author="mkapur" w:date="2019-01-24T08:48:00Z"/>
        </w:rPr>
      </w:pPr>
      <w:ins w:id="50" w:author="mkapur" w:date="2019-01-24T08:48:00Z">
        <w:r>
          <w:t>Though a robust volume of survey data is available for this species for all management regions, researchers have not yet analyzed available length and age data for the entire sablefish range for evidence of</w:t>
        </w:r>
        <w:commentRangeStart w:id="51"/>
        <w:r>
          <w:t xml:space="preserve"> spatial</w:t>
        </w:r>
        <w:commentRangeEnd w:id="51"/>
        <w:r>
          <w:rPr>
            <w:rStyle w:val="CommentReference"/>
          </w:rPr>
          <w:commentReference w:id="51"/>
        </w:r>
        <w:r>
          <w:t xml:space="preserve"> patterns.</w:t>
        </w:r>
        <w:r w:rsidRPr="004906F5">
          <w:t xml:space="preserve"> </w:t>
        </w:r>
      </w:ins>
    </w:p>
    <w:p w14:paraId="6A1C8EE7" w14:textId="1730A84F" w:rsidR="00F13628" w:rsidRPr="00F13628" w:rsidRDefault="00971118" w:rsidP="00E424C1">
      <w:pPr>
        <w:spacing w:line="360" w:lineRule="auto"/>
      </w:pPr>
      <w:bookmarkStart w:id="52" w:name="_GoBack"/>
      <w:bookmarkEnd w:id="52"/>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 xml:space="preserve">Due </w:t>
      </w:r>
      <w:r w:rsidR="006A3AFF">
        <w:lastRenderedPageBreak/>
        <w:t>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t>Results</w:t>
      </w:r>
    </w:p>
    <w:p w14:paraId="7B4434C2" w14:textId="4D29FCA8" w:rsidR="00A837CD" w:rsidRPr="00A837CD" w:rsidRDefault="00506E17" w:rsidP="00043307">
      <w:pPr>
        <w:pStyle w:val="Heading2"/>
      </w:pPr>
      <w:r>
        <w:lastRenderedPageBreak/>
        <w:t>Simulation Study</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29D3B3A8" w:rsidR="00506E17" w:rsidRPr="00E11D94" w:rsidRDefault="00506E17" w:rsidP="00AC02E6">
            <w:pPr>
              <w:rPr>
                <w:b/>
              </w:rPr>
            </w:pPr>
            <w:r>
              <w:rPr>
                <w:b/>
              </w:rPr>
              <w:t>Detected Break Points</w:t>
            </w:r>
          </w:p>
        </w:tc>
      </w:tr>
      <w:tr w:rsidR="00506E17" w14:paraId="33E5B0CB" w14:textId="77777777" w:rsidTr="00506E17">
        <w:trPr>
          <w:trHeight w:val="20"/>
        </w:trPr>
        <w:tc>
          <w:tcPr>
            <w:tcW w:w="3775" w:type="dxa"/>
          </w:tcPr>
          <w:p w14:paraId="1836DBFD" w14:textId="77777777" w:rsidR="00506E17" w:rsidRDefault="00506E17" w:rsidP="00AC02E6">
            <w:r>
              <w:t>No spatial or temporal breaks</w:t>
            </w:r>
          </w:p>
        </w:tc>
        <w:tc>
          <w:tcPr>
            <w:tcW w:w="3240" w:type="dxa"/>
          </w:tcPr>
          <w:p w14:paraId="0BA22FB0" w14:textId="22E456C5" w:rsidR="00506E17" w:rsidRDefault="00506E17" w:rsidP="00AC02E6">
            <w:r>
              <w:t>None</w:t>
            </w:r>
          </w:p>
        </w:tc>
        <w:tc>
          <w:tcPr>
            <w:tcW w:w="2449" w:type="dxa"/>
          </w:tcPr>
          <w:p w14:paraId="680C1DF2" w14:textId="0F09CF77" w:rsidR="00506E17" w:rsidRDefault="00506E17" w:rsidP="00AC02E6"/>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AC02E6">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AC02E6">
            <w:r>
              <w:t>Single, symmetrical temporal break with strong change</w:t>
            </w:r>
          </w:p>
        </w:tc>
        <w:tc>
          <w:tcPr>
            <w:tcW w:w="3240" w:type="dxa"/>
          </w:tcPr>
          <w:p w14:paraId="2DB9D4B6" w14:textId="567DCEA8" w:rsidR="00506E17" w:rsidRDefault="00506E17" w:rsidP="00AC02E6">
            <w:r>
              <w:t>Year 24-25</w:t>
            </w:r>
          </w:p>
        </w:tc>
        <w:tc>
          <w:tcPr>
            <w:tcW w:w="2449" w:type="dxa"/>
          </w:tcPr>
          <w:p w14:paraId="4D221738" w14:textId="6CA3FC41" w:rsidR="00506E17" w:rsidRDefault="00506E17" w:rsidP="00AC02E6"/>
        </w:tc>
      </w:tr>
      <w:tr w:rsidR="00506E17" w14:paraId="6A027C8A" w14:textId="77777777" w:rsidTr="00506E17">
        <w:trPr>
          <w:trHeight w:val="20"/>
        </w:trPr>
        <w:tc>
          <w:tcPr>
            <w:tcW w:w="3775" w:type="dxa"/>
          </w:tcPr>
          <w:p w14:paraId="7C3757D2" w14:textId="77777777" w:rsidR="00506E17" w:rsidRDefault="00506E17" w:rsidP="00AC02E6">
            <w:r>
              <w:t>Single, symmetrical temporal break with weak change</w:t>
            </w:r>
          </w:p>
        </w:tc>
        <w:tc>
          <w:tcPr>
            <w:tcW w:w="3240" w:type="dxa"/>
          </w:tcPr>
          <w:p w14:paraId="723114EA" w14:textId="2E48C891" w:rsidR="00506E17" w:rsidRDefault="00506E17" w:rsidP="00AC02E6">
            <w:r>
              <w:t>Year 24-25</w:t>
            </w:r>
          </w:p>
        </w:tc>
        <w:tc>
          <w:tcPr>
            <w:tcW w:w="2449" w:type="dxa"/>
          </w:tcPr>
          <w:p w14:paraId="5FFC3823" w14:textId="6A113E6D" w:rsidR="00506E17" w:rsidRDefault="00506E17" w:rsidP="00AC02E6"/>
        </w:tc>
      </w:tr>
      <w:tr w:rsidR="00506E17" w14:paraId="74E4CF89" w14:textId="77777777" w:rsidTr="00506E17">
        <w:trPr>
          <w:trHeight w:val="20"/>
        </w:trPr>
        <w:tc>
          <w:tcPr>
            <w:tcW w:w="3775" w:type="dxa"/>
          </w:tcPr>
          <w:p w14:paraId="7C70B490" w14:textId="77777777" w:rsidR="00506E17" w:rsidRDefault="00506E17" w:rsidP="00AC02E6">
            <w:r>
              <w:t>Three stages of temporal change</w:t>
            </w:r>
          </w:p>
        </w:tc>
        <w:tc>
          <w:tcPr>
            <w:tcW w:w="3240" w:type="dxa"/>
          </w:tcPr>
          <w:p w14:paraId="0ACBF0E0" w14:textId="4E987B5F" w:rsidR="00506E17" w:rsidRDefault="00506E17" w:rsidP="00AC02E6">
            <w:r>
              <w:t>Year 16 and 32</w:t>
            </w:r>
          </w:p>
        </w:tc>
        <w:tc>
          <w:tcPr>
            <w:tcW w:w="2449" w:type="dxa"/>
          </w:tcPr>
          <w:p w14:paraId="4CE47EE4" w14:textId="3294BC55" w:rsidR="00506E17" w:rsidRDefault="00506E17" w:rsidP="00AC02E6"/>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AC02E6">
            <w:r>
              <w:t>Single, symmetrical spatial break with no overlap</w:t>
            </w:r>
          </w:p>
        </w:tc>
        <w:tc>
          <w:tcPr>
            <w:tcW w:w="3240" w:type="dxa"/>
          </w:tcPr>
          <w:p w14:paraId="6CA5AA2D" w14:textId="3B964B2F" w:rsidR="00506E17" w:rsidRDefault="00506E17" w:rsidP="00AC02E6">
            <w:r>
              <w:t>25° Latitude</w:t>
            </w:r>
          </w:p>
        </w:tc>
        <w:tc>
          <w:tcPr>
            <w:tcW w:w="2449" w:type="dxa"/>
          </w:tcPr>
          <w:p w14:paraId="2A7E7670" w14:textId="68BD865E" w:rsidR="00506E17" w:rsidRDefault="00506E17" w:rsidP="00AC02E6"/>
        </w:tc>
      </w:tr>
      <w:tr w:rsidR="00506E17" w14:paraId="19C93B2C" w14:textId="77777777" w:rsidTr="00506E17">
        <w:trPr>
          <w:trHeight w:val="20"/>
        </w:trPr>
        <w:tc>
          <w:tcPr>
            <w:tcW w:w="3775" w:type="dxa"/>
          </w:tcPr>
          <w:p w14:paraId="1B20BD58" w14:textId="77777777" w:rsidR="00506E17" w:rsidRDefault="00506E17" w:rsidP="00AC02E6">
            <w:r>
              <w:t>Single spatial break with some overlap</w:t>
            </w:r>
          </w:p>
        </w:tc>
        <w:tc>
          <w:tcPr>
            <w:tcW w:w="3240" w:type="dxa"/>
          </w:tcPr>
          <w:p w14:paraId="520C9AFB" w14:textId="71B60AC4" w:rsidR="00506E17" w:rsidRDefault="00B4644F" w:rsidP="00AC02E6">
            <w:r>
              <w:t>Between 20° and 25° Latitude</w:t>
            </w:r>
          </w:p>
        </w:tc>
        <w:tc>
          <w:tcPr>
            <w:tcW w:w="2449" w:type="dxa"/>
          </w:tcPr>
          <w:p w14:paraId="48A269FF" w14:textId="49D8A5B4" w:rsidR="00506E17" w:rsidRDefault="00506E17" w:rsidP="00AC02E6"/>
        </w:tc>
      </w:tr>
      <w:tr w:rsidR="00506E17" w14:paraId="761CFD57" w14:textId="77777777" w:rsidTr="00506E17">
        <w:trPr>
          <w:trHeight w:val="20"/>
        </w:trPr>
        <w:tc>
          <w:tcPr>
            <w:tcW w:w="3775" w:type="dxa"/>
          </w:tcPr>
          <w:p w14:paraId="57EFD12A" w14:textId="77777777" w:rsidR="00506E17" w:rsidRDefault="00506E17" w:rsidP="00AC02E6">
            <w:r>
              <w:t>Spatial expansion/contraction</w:t>
            </w:r>
          </w:p>
        </w:tc>
        <w:tc>
          <w:tcPr>
            <w:tcW w:w="3240" w:type="dxa"/>
          </w:tcPr>
          <w:p w14:paraId="26380B5B" w14:textId="24932F1E" w:rsidR="00506E17" w:rsidRDefault="00BF4FB7" w:rsidP="00AC02E6">
            <w:r>
              <w:t>Varies between 1° and 49° from year to year</w:t>
            </w:r>
          </w:p>
        </w:tc>
        <w:tc>
          <w:tcPr>
            <w:tcW w:w="2449" w:type="dxa"/>
          </w:tcPr>
          <w:p w14:paraId="4F186665" w14:textId="1759D744" w:rsidR="00506E17" w:rsidRDefault="00506E17" w:rsidP="00AC02E6"/>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AC02E6">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AC02E6">
            <w:r>
              <w:t>Single, symmetrical temporal and spatial breaks with strong change, no overlap</w:t>
            </w:r>
          </w:p>
        </w:tc>
        <w:tc>
          <w:tcPr>
            <w:tcW w:w="3240" w:type="dxa"/>
          </w:tcPr>
          <w:p w14:paraId="603F6291" w14:textId="5B0BA2B3" w:rsidR="00506E17" w:rsidRDefault="00506E17" w:rsidP="00AC02E6">
            <w:r>
              <w:t>Year 24-25 and 25° Latitude</w:t>
            </w:r>
          </w:p>
        </w:tc>
        <w:tc>
          <w:tcPr>
            <w:tcW w:w="2449" w:type="dxa"/>
          </w:tcPr>
          <w:p w14:paraId="7AB535C8" w14:textId="4FD9C2D8" w:rsidR="00506E17" w:rsidRDefault="00506E17" w:rsidP="00AC02E6"/>
        </w:tc>
      </w:tr>
      <w:tr w:rsidR="00506E17" w14:paraId="1904B657" w14:textId="77777777" w:rsidTr="00506E17">
        <w:trPr>
          <w:trHeight w:val="20"/>
        </w:trPr>
        <w:tc>
          <w:tcPr>
            <w:tcW w:w="3775" w:type="dxa"/>
          </w:tcPr>
          <w:p w14:paraId="0297A5FD" w14:textId="77777777" w:rsidR="00506E17" w:rsidRDefault="00506E17" w:rsidP="00AC02E6">
            <w:r>
              <w:t>Single, symmetrical temporal and spatial breaks with weak change, no overlap</w:t>
            </w:r>
          </w:p>
        </w:tc>
        <w:tc>
          <w:tcPr>
            <w:tcW w:w="3240" w:type="dxa"/>
          </w:tcPr>
          <w:p w14:paraId="0EC787B8" w14:textId="1F16AFF3" w:rsidR="00506E17" w:rsidRDefault="00506E17" w:rsidP="00AC02E6">
            <w:r>
              <w:t>Year 24-25 and 25° Latitude</w:t>
            </w:r>
          </w:p>
        </w:tc>
        <w:tc>
          <w:tcPr>
            <w:tcW w:w="2449" w:type="dxa"/>
          </w:tcPr>
          <w:p w14:paraId="17AE6927" w14:textId="7014B4C7" w:rsidR="00506E17" w:rsidRDefault="00506E17" w:rsidP="00AC02E6"/>
        </w:tc>
      </w:tr>
      <w:tr w:rsidR="00506E17" w14:paraId="471AD873" w14:textId="77777777" w:rsidTr="00506E17">
        <w:trPr>
          <w:trHeight w:val="20"/>
        </w:trPr>
        <w:tc>
          <w:tcPr>
            <w:tcW w:w="3775" w:type="dxa"/>
          </w:tcPr>
          <w:p w14:paraId="64D3F1C8" w14:textId="77777777" w:rsidR="00506E17" w:rsidRDefault="00506E17" w:rsidP="00AC02E6">
            <w:r>
              <w:t>Single, symmetrical temporal and spatial breaks with strong change, some spatial overlap</w:t>
            </w:r>
          </w:p>
        </w:tc>
        <w:tc>
          <w:tcPr>
            <w:tcW w:w="3240" w:type="dxa"/>
          </w:tcPr>
          <w:p w14:paraId="31EF7F1E" w14:textId="6743FAF9" w:rsidR="00506E17" w:rsidRDefault="00506E17" w:rsidP="00AC02E6">
            <w:r>
              <w:t>Year 24-25 and between 20° and 25° Latitude</w:t>
            </w:r>
          </w:p>
        </w:tc>
        <w:tc>
          <w:tcPr>
            <w:tcW w:w="2449" w:type="dxa"/>
          </w:tcPr>
          <w:p w14:paraId="4BEC663C" w14:textId="65682E1A" w:rsidR="00506E17" w:rsidRDefault="00506E17" w:rsidP="00AC02E6"/>
        </w:tc>
      </w:tr>
      <w:tr w:rsidR="00506E17" w14:paraId="3EFD2CB3" w14:textId="77777777" w:rsidTr="00506E17">
        <w:trPr>
          <w:trHeight w:val="20"/>
        </w:trPr>
        <w:tc>
          <w:tcPr>
            <w:tcW w:w="3775" w:type="dxa"/>
          </w:tcPr>
          <w:p w14:paraId="6BEE86A5" w14:textId="77777777" w:rsidR="00506E17" w:rsidRDefault="00506E17" w:rsidP="00AC02E6">
            <w:r>
              <w:t>Single, symmetrical temporal and spatial breaks with weak change, some spatial overlap</w:t>
            </w:r>
          </w:p>
        </w:tc>
        <w:tc>
          <w:tcPr>
            <w:tcW w:w="3240" w:type="dxa"/>
          </w:tcPr>
          <w:p w14:paraId="38B06419" w14:textId="2683050D" w:rsidR="00506E17" w:rsidRDefault="00506E17" w:rsidP="00AC02E6">
            <w:r>
              <w:t>Year 24-25 and between 20° and 25° Latitude</w:t>
            </w:r>
          </w:p>
        </w:tc>
        <w:tc>
          <w:tcPr>
            <w:tcW w:w="2449" w:type="dxa"/>
          </w:tcPr>
          <w:p w14:paraId="61FCEC2C" w14:textId="0B657F85" w:rsidR="00506E17" w:rsidRDefault="00506E17" w:rsidP="00AC02E6"/>
        </w:tc>
      </w:tr>
    </w:tbl>
    <w:p w14:paraId="3BB99BA5" w14:textId="77777777" w:rsidR="00506E17" w:rsidRPr="00506E17" w:rsidRDefault="00506E17" w:rsidP="00506E17"/>
    <w:p w14:paraId="6F75E876" w14:textId="0205883B" w:rsidR="00506E17" w:rsidRPr="00506E17" w:rsidRDefault="00506E17" w:rsidP="00506E17">
      <w:pPr>
        <w:pStyle w:val="Heading2"/>
      </w:pPr>
      <w:commentRangeStart w:id="53"/>
      <w:r>
        <w:t>Application to NE Pacific Sablefish</w:t>
      </w:r>
      <w:commentRangeEnd w:id="53"/>
      <w:r w:rsidR="00C87B6A">
        <w:rPr>
          <w:rStyle w:val="CommentReference"/>
          <w:rFonts w:eastAsiaTheme="minorHAnsi"/>
          <w:i w:val="0"/>
        </w:rPr>
        <w:commentReference w:id="53"/>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w:t>
      </w:r>
      <w:r w:rsidR="00517735">
        <w:lastRenderedPageBreak/>
        <w:t xml:space="preserve">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del w:id="54"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5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55"/>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5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56"/>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57"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57"/>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58"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58"/>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AC02E6" w:rsidRDefault="00AC02E6">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AC02E6" w:rsidRDefault="00AC02E6">
      <w:pPr>
        <w:pStyle w:val="CommentText"/>
      </w:pPr>
      <w:r>
        <w:rPr>
          <w:rStyle w:val="CommentReference"/>
        </w:rPr>
        <w:annotationRef/>
      </w:r>
      <w:r>
        <w:t>Ok, rearranged and added more detail about alternate methods</w:t>
      </w:r>
    </w:p>
  </w:comment>
  <w:comment w:id="2" w:author="Punt, Andre (O&amp;A, Hobart)" w:date="2019-01-23T07:37:00Z" w:initials="PA(H">
    <w:p w14:paraId="3F9F1D19" w14:textId="59057C5B" w:rsidR="00AC02E6" w:rsidRDefault="00AC02E6">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3355E055" w14:textId="36D7888B" w:rsidR="00AC02E6" w:rsidRDefault="00AC02E6">
      <w:pPr>
        <w:pStyle w:val="CommentText"/>
      </w:pPr>
      <w:r>
        <w:rPr>
          <w:rStyle w:val="CommentReference"/>
        </w:rPr>
        <w:annotationRef/>
      </w:r>
      <w:r>
        <w:t>Added detail in intro</w:t>
      </w:r>
    </w:p>
  </w:comment>
  <w:comment w:id="4" w:author="Maia Kapur" w:date="2019-01-22T08:07:00Z" w:initials="MK">
    <w:p w14:paraId="254EE45F" w14:textId="76BDA67E" w:rsidR="00AC02E6" w:rsidRDefault="00AC02E6">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5" w:author="Punt, Andre (O&amp;A, Hobart)" w:date="2019-01-23T07:38:00Z" w:initials="PA(H">
    <w:p w14:paraId="5A102BFD" w14:textId="1D5C789C" w:rsidR="00AC02E6" w:rsidRDefault="00AC02E6">
      <w:pPr>
        <w:pStyle w:val="CommentText"/>
      </w:pPr>
      <w:r>
        <w:rPr>
          <w:rStyle w:val="CommentReference"/>
        </w:rPr>
        <w:annotationRef/>
      </w:r>
      <w:r>
        <w:t>Give the formula you are applying</w:t>
      </w:r>
    </w:p>
  </w:comment>
  <w:comment w:id="6" w:author="Punt, Andre (O&amp;A, Hobart)" w:date="2019-01-23T07:39:00Z" w:initials="PA(H">
    <w:p w14:paraId="35A7C84F" w14:textId="77777777" w:rsidR="00AC02E6" w:rsidRDefault="00AC02E6" w:rsidP="00B34995">
      <w:pPr>
        <w:pStyle w:val="CommentText"/>
      </w:pPr>
      <w:r>
        <w:rPr>
          <w:rStyle w:val="CommentReference"/>
        </w:rPr>
        <w:annotationRef/>
      </w:r>
      <w:r>
        <w:t>This is critical and needs to come before</w:t>
      </w:r>
    </w:p>
  </w:comment>
  <w:comment w:id="7" w:author="Maia Kapur" w:date="2019-01-24T11:28:00Z" w:initials="MK">
    <w:p w14:paraId="3D593A0D" w14:textId="1A7C5624" w:rsidR="00AC02E6" w:rsidRDefault="00AC02E6">
      <w:pPr>
        <w:pStyle w:val="CommentText"/>
      </w:pPr>
      <w:r>
        <w:rPr>
          <w:rStyle w:val="CommentReference"/>
        </w:rPr>
        <w:annotationRef/>
      </w:r>
      <w:r>
        <w:t>Added description in intro</w:t>
      </w:r>
    </w:p>
  </w:comment>
  <w:comment w:id="8" w:author="Punt, Andre (O&amp;A, Hobart)" w:date="2019-01-23T07:39:00Z" w:initials="PA(H">
    <w:p w14:paraId="10EC4614" w14:textId="10C792EE" w:rsidR="00AC02E6" w:rsidRDefault="00AC02E6">
      <w:pPr>
        <w:pStyle w:val="CommentText"/>
      </w:pPr>
      <w:r>
        <w:rPr>
          <w:rStyle w:val="CommentReference"/>
        </w:rPr>
        <w:annotationRef/>
      </w:r>
      <w:r>
        <w:t>Give the formula based on the output from the GAMS</w:t>
      </w:r>
    </w:p>
  </w:comment>
  <w:comment w:id="9" w:author="Maia Kapur" w:date="2019-01-29T13:30:00Z" w:initials="MK">
    <w:p w14:paraId="1C9F4120" w14:textId="22544196" w:rsidR="00AC02E6" w:rsidRDefault="00AC02E6">
      <w:pPr>
        <w:pStyle w:val="CommentText"/>
      </w:pPr>
      <w:r>
        <w:rPr>
          <w:rStyle w:val="CommentReference"/>
        </w:rPr>
        <w:annotationRef/>
      </w:r>
      <w:r>
        <w:t>See equation 1 – if this is what you mean (?)</w:t>
      </w:r>
    </w:p>
  </w:comment>
  <w:comment w:id="10" w:author="Maia Kapur" w:date="2019-01-24T12:29:00Z" w:initials="MK">
    <w:p w14:paraId="612E35E0" w14:textId="56F3769C" w:rsidR="00AC02E6" w:rsidRDefault="00AC02E6">
      <w:pPr>
        <w:pStyle w:val="CommentText"/>
      </w:pPr>
      <w:r>
        <w:rPr>
          <w:rStyle w:val="CommentReference"/>
        </w:rPr>
        <w:annotationRef/>
      </w:r>
      <w:r>
        <w:t xml:space="preserve">I’m not sure this is the best notation. </w:t>
      </w:r>
    </w:p>
  </w:comment>
  <w:comment w:id="11" w:author="Punt, Andre (O&amp;A, Hobart)" w:date="2019-01-23T07:41:00Z" w:initials="PA(H">
    <w:p w14:paraId="52E9BF59" w14:textId="037A4E13" w:rsidR="00AC02E6" w:rsidRDefault="00AC02E6">
      <w:pPr>
        <w:pStyle w:val="CommentText"/>
      </w:pPr>
      <w:r>
        <w:rPr>
          <w:rStyle w:val="CommentReference"/>
        </w:rPr>
        <w:annotationRef/>
      </w:r>
      <w:r>
        <w:t>Explain what is mean by the entire data</w:t>
      </w:r>
    </w:p>
  </w:comment>
  <w:comment w:id="12" w:author="Punt, Andre (O&amp;A, Hobart)" w:date="2019-01-23T07:41:00Z" w:initials="PA(H">
    <w:p w14:paraId="0611DC63" w14:textId="6B69462E" w:rsidR="00AC02E6" w:rsidRDefault="00AC02E6">
      <w:pPr>
        <w:pStyle w:val="CommentText"/>
      </w:pPr>
      <w:r>
        <w:rPr>
          <w:rStyle w:val="CommentReference"/>
        </w:rPr>
        <w:annotationRef/>
      </w:r>
      <w:r>
        <w:t>What likelihood</w:t>
      </w:r>
    </w:p>
  </w:comment>
  <w:comment w:id="13" w:author="Maia Kapur" w:date="2019-01-22T08:07:00Z" w:initials="MK">
    <w:p w14:paraId="739D70D7" w14:textId="77777777" w:rsidR="00AC02E6" w:rsidRDefault="00AC02E6" w:rsidP="00AA168A">
      <w:pPr>
        <w:pStyle w:val="CommentText"/>
      </w:pPr>
      <w:r>
        <w:rPr>
          <w:rStyle w:val="CommentReference"/>
        </w:rPr>
        <w:annotationRef/>
      </w:r>
      <w:r>
        <w:t>Tried to do multiplicative error in past, had convergence issues, will revisit</w:t>
      </w:r>
    </w:p>
  </w:comment>
  <w:comment w:id="14" w:author="Punt, Andre (O&amp;A, Hobart)" w:date="2019-01-23T07:43:00Z" w:initials="PA(H">
    <w:p w14:paraId="13748955" w14:textId="021F30E6" w:rsidR="00AC02E6" w:rsidRDefault="00AC02E6">
      <w:pPr>
        <w:pStyle w:val="CommentText"/>
      </w:pPr>
      <w:r>
        <w:rPr>
          <w:rStyle w:val="CommentReference"/>
        </w:rPr>
        <w:annotationRef/>
      </w:r>
      <w:r>
        <w:t>This is not log-normal error and it should fit easily</w:t>
      </w:r>
    </w:p>
  </w:comment>
  <w:comment w:id="15" w:author="Punt, Andre (O&amp;A, Hobart)" w:date="2019-01-23T07:44:00Z" w:initials="PA(H">
    <w:p w14:paraId="15D78A4B" w14:textId="0B5757F7" w:rsidR="00AC02E6" w:rsidRDefault="00AC02E6">
      <w:pPr>
        <w:pStyle w:val="CommentText"/>
      </w:pPr>
      <w:r>
        <w:rPr>
          <w:rStyle w:val="CommentReference"/>
        </w:rPr>
        <w:annotationRef/>
      </w:r>
      <w:r>
        <w:t>Contradicts above</w:t>
      </w:r>
    </w:p>
  </w:comment>
  <w:comment w:id="16" w:author="Punt, Andre (O&amp;A, Hobart)" w:date="2019-01-23T07:44:00Z" w:initials="PA(H">
    <w:p w14:paraId="1BB83D10" w14:textId="2F7C6CB8" w:rsidR="00AC02E6" w:rsidRDefault="00AC02E6">
      <w:pPr>
        <w:pStyle w:val="CommentText"/>
      </w:pPr>
      <w:r>
        <w:rPr>
          <w:rStyle w:val="CommentReference"/>
        </w:rPr>
        <w:annotationRef/>
      </w:r>
      <w:r>
        <w:t>Log sigma?</w:t>
      </w:r>
    </w:p>
  </w:comment>
  <w:comment w:id="17" w:author="Punt, Andre (O&amp;A, Hobart)" w:date="2019-01-23T07:48:00Z" w:initials="PA(H">
    <w:p w14:paraId="0A30F282" w14:textId="6D8B05A6" w:rsidR="00AC02E6" w:rsidRDefault="00AC02E6">
      <w:pPr>
        <w:pStyle w:val="CommentText"/>
      </w:pPr>
      <w:r>
        <w:rPr>
          <w:rStyle w:val="CommentReference"/>
        </w:rPr>
        <w:annotationRef/>
      </w:r>
      <w:r>
        <w:t>Indicate there is an application and simulation testing section</w:t>
      </w:r>
    </w:p>
  </w:comment>
  <w:comment w:id="18" w:author="Maia Kapur" w:date="2019-01-29T13:52:00Z" w:initials="MK">
    <w:p w14:paraId="645CB299" w14:textId="0E02E168" w:rsidR="00DB6C27" w:rsidRDefault="00DB6C27">
      <w:pPr>
        <w:pStyle w:val="CommentText"/>
      </w:pPr>
      <w:r>
        <w:rPr>
          <w:rStyle w:val="CommentReference"/>
        </w:rPr>
        <w:annotationRef/>
      </w:r>
      <w:r>
        <w:t>Split into two sections</w:t>
      </w:r>
    </w:p>
  </w:comment>
  <w:comment w:id="19" w:author="Punt, Andre (O&amp;A, Hobart)" w:date="2019-01-23T07:46:00Z" w:initials="PA(H">
    <w:p w14:paraId="7F5B1E33" w14:textId="26B80E56" w:rsidR="00AC02E6" w:rsidRDefault="00AC02E6">
      <w:pPr>
        <w:pStyle w:val="CommentText"/>
      </w:pPr>
      <w:r>
        <w:t>Fully d</w:t>
      </w:r>
      <w:r>
        <w:rPr>
          <w:rStyle w:val="CommentReference"/>
        </w:rPr>
        <w:annotationRef/>
      </w:r>
      <w:r>
        <w:t>escribe in an Appendix</w:t>
      </w:r>
    </w:p>
  </w:comment>
  <w:comment w:id="20" w:author="Maia Kapur" w:date="2019-01-29T13:52:00Z" w:initials="MK">
    <w:p w14:paraId="190AB421" w14:textId="6BB8673F" w:rsidR="00DB6C27" w:rsidRDefault="00DB6C27">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1" w:author="Punt, Andre (O&amp;A, Hobart)" w:date="2019-01-23T07:45:00Z" w:initials="PA(H">
    <w:p w14:paraId="53C988D6" w14:textId="2EB85B49" w:rsidR="00AC02E6" w:rsidRDefault="00AC02E6">
      <w:pPr>
        <w:pStyle w:val="CommentText"/>
      </w:pPr>
      <w:r>
        <w:rPr>
          <w:rStyle w:val="CommentReference"/>
        </w:rPr>
        <w:annotationRef/>
      </w:r>
      <w:r>
        <w:t>A t the population level</w:t>
      </w:r>
    </w:p>
  </w:comment>
  <w:comment w:id="22" w:author="Punt, Andre (O&amp;A, Hobart)" w:date="2019-01-23T07:45:00Z" w:initials="PA(H">
    <w:p w14:paraId="1442B305" w14:textId="70420639" w:rsidR="00AC02E6" w:rsidRDefault="00AC02E6">
      <w:pPr>
        <w:pStyle w:val="CommentText"/>
      </w:pPr>
      <w:r>
        <w:rPr>
          <w:rStyle w:val="CommentReference"/>
        </w:rPr>
        <w:annotationRef/>
      </w:r>
      <w:r>
        <w:t>I don’t understand the sentence</w:t>
      </w:r>
    </w:p>
  </w:comment>
  <w:comment w:id="23" w:author="Maia Kapur" w:date="2019-01-29T13:52:00Z" w:initials="MK">
    <w:p w14:paraId="1C5DBA60" w14:textId="354F514E" w:rsidR="00DB6C27" w:rsidRDefault="00DB6C27">
      <w:pPr>
        <w:pStyle w:val="CommentText"/>
      </w:pPr>
      <w:r>
        <w:rPr>
          <w:rStyle w:val="CommentReference"/>
        </w:rPr>
        <w:annotationRef/>
      </w:r>
      <w:r>
        <w:t>Rewrote this</w:t>
      </w:r>
    </w:p>
  </w:comment>
  <w:comment w:id="24" w:author="Punt, Andre (O&amp;A, Hobart)" w:date="2019-01-23T07:47:00Z" w:initials="PA(H">
    <w:p w14:paraId="096A0A2F" w14:textId="6D8F0337" w:rsidR="00AC02E6" w:rsidRDefault="00AC02E6">
      <w:pPr>
        <w:pStyle w:val="CommentText"/>
      </w:pPr>
      <w:r>
        <w:rPr>
          <w:rStyle w:val="CommentReference"/>
        </w:rPr>
        <w:annotationRef/>
      </w:r>
      <w:r>
        <w:t>Why mention this if this is an operating model</w:t>
      </w:r>
    </w:p>
  </w:comment>
  <w:comment w:id="25" w:author="Maia Kapur" w:date="2019-01-24T12:22:00Z" w:initials="MK">
    <w:p w14:paraId="028169AC" w14:textId="6C82CCEF" w:rsidR="00AC02E6" w:rsidRDefault="00AC02E6">
      <w:pPr>
        <w:pStyle w:val="CommentText"/>
      </w:pPr>
      <w:r>
        <w:rPr>
          <w:rStyle w:val="CommentReference"/>
        </w:rPr>
        <w:annotationRef/>
      </w:r>
      <w:r>
        <w:t>Not sure I understand – you mean this is extraneous information?</w:t>
      </w:r>
    </w:p>
  </w:comment>
  <w:comment w:id="26" w:author="Punt, Andre (O&amp;A, Hobart)" w:date="2019-01-23T07:47:00Z" w:initials="PA(H">
    <w:p w14:paraId="6380DBC6" w14:textId="081D3603" w:rsidR="00AC02E6" w:rsidRDefault="00AC02E6">
      <w:pPr>
        <w:pStyle w:val="CommentText"/>
      </w:pPr>
      <w:r>
        <w:rPr>
          <w:rStyle w:val="CommentReference"/>
        </w:rPr>
        <w:annotationRef/>
      </w:r>
      <w:r>
        <w:t>What C</w:t>
      </w:r>
    </w:p>
  </w:comment>
  <w:comment w:id="27" w:author="Maia Kapur" w:date="2019-01-29T13:32:00Z" w:initials="MK">
    <w:p w14:paraId="5C877F65" w14:textId="77777777" w:rsidR="00AC02E6" w:rsidRDefault="00AC02E6" w:rsidP="00AC02E6">
      <w:pPr>
        <w:pStyle w:val="CommentText"/>
      </w:pPr>
      <w:r>
        <w:rPr>
          <w:rStyle w:val="CommentReference"/>
        </w:rPr>
        <w:annotationRef/>
      </w:r>
      <w:proofErr w:type="spellStart"/>
      <w:r>
        <w:t>init_length</w:t>
      </w:r>
      <w:proofErr w:type="spellEnd"/>
      <w:r>
        <w:t xml:space="preserve"> = NULL</w:t>
      </w:r>
    </w:p>
    <w:p w14:paraId="552F38EE" w14:textId="77777777" w:rsidR="00AC02E6" w:rsidRDefault="00AC02E6"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AC02E6" w:rsidRDefault="00AC02E6"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AC02E6" w:rsidRDefault="00AC02E6" w:rsidP="00AC02E6">
      <w:pPr>
        <w:pStyle w:val="CommentText"/>
      </w:pPr>
      <w:r>
        <w:t xml:space="preserve">    </w:t>
      </w:r>
    </w:p>
    <w:p w14:paraId="0BE14DFF" w14:textId="77777777" w:rsidR="00AC02E6" w:rsidRDefault="00AC02E6" w:rsidP="00AC02E6">
      <w:pPr>
        <w:pStyle w:val="CommentText"/>
      </w:pPr>
      <w:r>
        <w:t xml:space="preserve">    </w:t>
      </w:r>
      <w:proofErr w:type="gramStart"/>
      <w:r>
        <w:t>for(</w:t>
      </w:r>
      <w:proofErr w:type="gramEnd"/>
      <w:r>
        <w:t>g in 1:(a2)){</w:t>
      </w:r>
    </w:p>
    <w:p w14:paraId="5D79F6D1" w14:textId="77777777" w:rsidR="00AC02E6" w:rsidRDefault="00AC02E6"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AC02E6" w:rsidRDefault="00AC02E6" w:rsidP="00AC02E6">
      <w:pPr>
        <w:pStyle w:val="CommentText"/>
      </w:pPr>
      <w:r>
        <w:t xml:space="preserve">    }</w:t>
      </w:r>
    </w:p>
  </w:comment>
  <w:comment w:id="28" w:author="Punt, Andre (O&amp;A, Hobart)" w:date="2019-01-23T07:47:00Z" w:initials="PA(H">
    <w:p w14:paraId="63ADC6A9" w14:textId="1852BCA0" w:rsidR="00AC02E6" w:rsidRDefault="00AC02E6">
      <w:pPr>
        <w:pStyle w:val="CommentText"/>
      </w:pPr>
      <w:r>
        <w:rPr>
          <w:rStyle w:val="CommentReference"/>
        </w:rPr>
        <w:annotationRef/>
      </w:r>
      <w:r>
        <w:t xml:space="preserve">Can you get more than </w:t>
      </w:r>
      <w:proofErr w:type="gramStart"/>
      <w:r>
        <w:t>one</w:t>
      </w:r>
      <w:proofErr w:type="gramEnd"/>
    </w:p>
  </w:comment>
  <w:comment w:id="29" w:author="mkapur" w:date="2019-01-24T09:00:00Z" w:initials="m">
    <w:p w14:paraId="4214E7CA" w14:textId="5CA5D171" w:rsidR="00AC02E6" w:rsidRDefault="00AC02E6">
      <w:pPr>
        <w:pStyle w:val="CommentText"/>
      </w:pPr>
      <w:r>
        <w:rPr>
          <w:rStyle w:val="CommentReference"/>
        </w:rPr>
        <w:annotationRef/>
      </w:r>
      <w:r>
        <w:t>yes</w:t>
      </w:r>
    </w:p>
  </w:comment>
  <w:comment w:id="30" w:author="Maia Kapur" w:date="2019-01-22T09:11:00Z" w:initials="MK">
    <w:p w14:paraId="37BF0556" w14:textId="710436A2" w:rsidR="00AC02E6" w:rsidRDefault="00AC02E6">
      <w:pPr>
        <w:pStyle w:val="CommentText"/>
      </w:pPr>
      <w:r>
        <w:rPr>
          <w:rStyle w:val="CommentReference"/>
        </w:rPr>
        <w:annotationRef/>
      </w:r>
      <w:r>
        <w:t>Open to other metrics</w:t>
      </w:r>
    </w:p>
  </w:comment>
  <w:comment w:id="31" w:author="Punt, Andre (O&amp;A, Hobart)" w:date="2019-01-23T07:48:00Z" w:initials="PA(H">
    <w:p w14:paraId="5BA0FBBC" w14:textId="0BD51FC8" w:rsidR="00AC02E6" w:rsidRDefault="00AC02E6">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32" w:author="mkapur" w:date="2019-01-24T09:00:00Z" w:initials="m">
    <w:p w14:paraId="6060B6A3" w14:textId="6080DC2B" w:rsidR="00AC02E6" w:rsidRDefault="00AC02E6">
      <w:pPr>
        <w:pStyle w:val="CommentText"/>
      </w:pPr>
      <w:r>
        <w:rPr>
          <w:rStyle w:val="CommentReference"/>
        </w:rPr>
        <w:annotationRef/>
      </w:r>
      <w:r>
        <w:t>Good point, Christine only used age-4 fish in her VAST analysis. Easy to do so here – I updated the methods intro to indicate this.</w:t>
      </w:r>
    </w:p>
  </w:comment>
  <w:comment w:id="33" w:author="Punt, Andre (O&amp;A, Hobart)" w:date="2019-01-23T07:49:00Z" w:initials="PA(H">
    <w:p w14:paraId="09649064" w14:textId="64E3A119" w:rsidR="00AC02E6" w:rsidRDefault="00AC02E6">
      <w:pPr>
        <w:pStyle w:val="CommentText"/>
      </w:pPr>
      <w:r>
        <w:rPr>
          <w:rStyle w:val="CommentReference"/>
        </w:rPr>
        <w:annotationRef/>
      </w:r>
      <w:r>
        <w:t>Show some plots of these</w:t>
      </w:r>
    </w:p>
  </w:comment>
  <w:comment w:id="34" w:author="Punt, Andre (O&amp;A, Hobart)" w:date="2019-01-23T07:49:00Z" w:initials="PA(H">
    <w:p w14:paraId="0BA81A58" w14:textId="764B66B8" w:rsidR="00AC02E6" w:rsidRDefault="00AC02E6">
      <w:pPr>
        <w:pStyle w:val="CommentText"/>
      </w:pPr>
      <w:r>
        <w:rPr>
          <w:rStyle w:val="CommentReference"/>
        </w:rPr>
        <w:annotationRef/>
      </w:r>
      <w:r>
        <w:t xml:space="preserve">You are changing F here and not growth. </w:t>
      </w:r>
    </w:p>
  </w:comment>
  <w:comment w:id="35" w:author="Maia Kapur" w:date="2019-01-24T12:31:00Z" w:initials="MK">
    <w:p w14:paraId="6E2AF5A0" w14:textId="33F0A3CD" w:rsidR="00AC02E6" w:rsidRDefault="00AC02E6">
      <w:pPr>
        <w:pStyle w:val="CommentText"/>
      </w:pPr>
      <w:r>
        <w:rPr>
          <w:rStyle w:val="CommentReference"/>
        </w:rPr>
        <w:annotationRef/>
      </w:r>
      <w:r>
        <w:t>Yes, as a proxy for growth – not kosher?</w:t>
      </w:r>
    </w:p>
  </w:comment>
  <w:comment w:id="36" w:author="Maia Kapur" w:date="2019-01-29T13:30:00Z" w:initials="MK">
    <w:p w14:paraId="551A20AE" w14:textId="39223F14" w:rsidR="00AC02E6" w:rsidRDefault="00AC02E6">
      <w:pPr>
        <w:pStyle w:val="CommentText"/>
      </w:pPr>
      <w:r>
        <w:rPr>
          <w:rStyle w:val="CommentReference"/>
        </w:rPr>
        <w:annotationRef/>
      </w:r>
      <w:r>
        <w:t>Agreed that F as proxy is ok as long as selectivity is age-based</w:t>
      </w:r>
    </w:p>
  </w:comment>
  <w:comment w:id="37" w:author="Punt, Andre (O&amp;A, Hobart)" w:date="2019-01-23T07:50:00Z" w:initials="PA(H">
    <w:p w14:paraId="45B0852C" w14:textId="6C557B49" w:rsidR="00AC02E6" w:rsidRDefault="00AC02E6">
      <w:pPr>
        <w:pStyle w:val="CommentText"/>
      </w:pPr>
      <w:r>
        <w:rPr>
          <w:rStyle w:val="CommentReference"/>
        </w:rPr>
        <w:annotationRef/>
      </w:r>
      <w:r>
        <w:t>Why are there two uniforms – there is just one boundary?</w:t>
      </w:r>
    </w:p>
  </w:comment>
  <w:comment w:id="38" w:author="Maia Kapur" w:date="2019-01-24T12:19:00Z" w:initials="MK">
    <w:p w14:paraId="6B5DB6D4" w14:textId="64B7D362" w:rsidR="00AC02E6" w:rsidRDefault="00AC02E6">
      <w:pPr>
        <w:pStyle w:val="CommentText"/>
      </w:pPr>
      <w:r>
        <w:rPr>
          <w:rStyle w:val="CommentReference"/>
        </w:rPr>
        <w:annotationRef/>
      </w:r>
      <w:r>
        <w:t xml:space="preserve">Yes, in other sims I let these boundaries overlap or shift through time. </w:t>
      </w:r>
    </w:p>
  </w:comment>
  <w:comment w:id="40" w:author="Maia Kapur" w:date="2019-01-29T13:53:00Z" w:initials="MK">
    <w:p w14:paraId="20C6EC6E" w14:textId="513FD4AA" w:rsidR="00D965FB" w:rsidRDefault="00D965FB">
      <w:pPr>
        <w:pStyle w:val="CommentText"/>
      </w:pPr>
      <w:r>
        <w:rPr>
          <w:rStyle w:val="CommentReference"/>
        </w:rPr>
        <w:annotationRef/>
      </w:r>
      <w:r>
        <w:t>Need to stitch new data and update this.</w:t>
      </w:r>
    </w:p>
  </w:comment>
  <w:comment w:id="41" w:author="Maia Kapur" w:date="2019-02-01T09:53:00Z" w:initials="MK">
    <w:p w14:paraId="7CAA8B56" w14:textId="1240D73F" w:rsidR="00C87B6A" w:rsidRDefault="00C87B6A">
      <w:pPr>
        <w:pStyle w:val="CommentText"/>
      </w:pPr>
      <w:r>
        <w:rPr>
          <w:rStyle w:val="CommentReference"/>
        </w:rPr>
        <w:annotationRef/>
      </w:r>
      <w:r>
        <w:rPr>
          <w:rFonts w:ascii="Arial" w:hAnsi="Arial" w:cs="Arial"/>
          <w:color w:val="222222"/>
          <w:shd w:val="clear" w:color="auto" w:fill="FFFFFF"/>
        </w:rPr>
        <w:t xml:space="preserve"> I spoke with </w:t>
      </w:r>
      <w:proofErr w:type="spellStart"/>
      <w:r>
        <w:rPr>
          <w:rFonts w:ascii="Arial" w:hAnsi="Arial" w:cs="Arial"/>
          <w:color w:val="222222"/>
          <w:shd w:val="clear" w:color="auto" w:fill="FFFFFF"/>
        </w:rPr>
        <w:t>Chantell</w:t>
      </w:r>
      <w:proofErr w:type="spellEnd"/>
      <w:r>
        <w:rPr>
          <w:rFonts w:ascii="Arial" w:hAnsi="Arial" w:cs="Arial"/>
          <w:color w:val="222222"/>
          <w:shd w:val="clear" w:color="auto" w:fill="FFFFFF"/>
        </w:rPr>
        <w:t xml:space="preserve"> who explained that NWFSC survey age-length data for after 2014 is not yet available but should be soon.</w:t>
      </w:r>
    </w:p>
  </w:comment>
  <w:comment w:id="51" w:author="Punt, Andre (O&amp;A, Hobart)" w:date="2019-01-23T07:35:00Z" w:initials="PA(H">
    <w:p w14:paraId="624FC30D" w14:textId="77777777" w:rsidR="00AC02E6" w:rsidRDefault="00AC02E6" w:rsidP="007F7701">
      <w:pPr>
        <w:pStyle w:val="CommentText"/>
      </w:pPr>
      <w:r>
        <w:rPr>
          <w:rStyle w:val="CommentReference"/>
        </w:rPr>
        <w:annotationRef/>
      </w:r>
      <w:r>
        <w:t xml:space="preserve">How does this contrast with the comment </w:t>
      </w:r>
      <w:proofErr w:type="gramStart"/>
      <w:r>
        <w:t>above</w:t>
      </w:r>
      <w:proofErr w:type="gramEnd"/>
    </w:p>
  </w:comment>
  <w:comment w:id="53" w:author="Maia Kapur" w:date="2019-02-01T09:55:00Z" w:initials="MK">
    <w:p w14:paraId="5C8E4D26" w14:textId="5AB37E5F" w:rsidR="00C87B6A" w:rsidRDefault="00C87B6A">
      <w:pPr>
        <w:pStyle w:val="CommentText"/>
      </w:pPr>
      <w:r>
        <w:rPr>
          <w:rStyle w:val="CommentReference"/>
        </w:rPr>
        <w:annotationRef/>
      </w:r>
      <w:r>
        <w:t>Have not updated since last fall, may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254EE45F" w15:done="1"/>
  <w15:commentEx w15:paraId="5A102BFD" w15:done="1"/>
  <w15:commentEx w15:paraId="35A7C84F" w15:done="1"/>
  <w15:commentEx w15:paraId="3D593A0D" w15:paraIdParent="35A7C84F" w15:done="1"/>
  <w15:commentEx w15:paraId="10EC4614" w15:done="0"/>
  <w15:commentEx w15:paraId="1C9F4120" w15:paraIdParent="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1"/>
  <w15:commentEx w15:paraId="645CB299" w15:paraIdParent="0A30F282" w15:done="1"/>
  <w15:commentEx w15:paraId="7F5B1E33" w15:done="0"/>
  <w15:commentEx w15:paraId="190AB421" w15:paraIdParent="7F5B1E33" w15:done="0"/>
  <w15:commentEx w15:paraId="53C988D6" w15:done="1"/>
  <w15:commentEx w15:paraId="1442B305" w15:done="0"/>
  <w15:commentEx w15:paraId="1C5DBA60" w15:paraIdParent="1442B305" w15:done="0"/>
  <w15:commentEx w15:paraId="096A0A2F" w15:done="0"/>
  <w15:commentEx w15:paraId="028169AC" w15:paraIdParent="096A0A2F" w15:done="0"/>
  <w15:commentEx w15:paraId="6380DBC6" w15:done="0"/>
  <w15:commentEx w15:paraId="2850C342" w15:paraIdParent="6380DBC6"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1"/>
  <w15:commentEx w15:paraId="6E2AF5A0" w15:paraIdParent="0BA81A58" w15:done="1"/>
  <w15:commentEx w15:paraId="551A20AE" w15:paraIdParent="0BA81A58" w15:done="0"/>
  <w15:commentEx w15:paraId="45B0852C" w15:done="0"/>
  <w15:commentEx w15:paraId="6B5DB6D4" w15:paraIdParent="45B0852C" w15:done="0"/>
  <w15:commentEx w15:paraId="20C6EC6E" w15:done="0"/>
  <w15:commentEx w15:paraId="7CAA8B56" w15:paraIdParent="20C6EC6E" w15:done="0"/>
  <w15:commentEx w15:paraId="624FC30D" w15:done="0"/>
  <w15:commentEx w15:paraId="5C8E4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254EE45F" w16cid:durableId="1FF14DD6"/>
  <w16cid:commentId w16cid:paraId="5A102BFD" w16cid:durableId="1FF2A5B3"/>
  <w16cid:commentId w16cid:paraId="35A7C84F" w16cid:durableId="1FF2A5B4"/>
  <w16cid:commentId w16cid:paraId="3D593A0D" w16cid:durableId="1FF41FE8"/>
  <w16cid:commentId w16cid:paraId="10EC4614" w16cid:durableId="1FF2A5B6"/>
  <w16cid:commentId w16cid:paraId="1C9F4120" w16cid:durableId="1FFAD3E1"/>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645CB299" w16cid:durableId="1FFAD907"/>
  <w16cid:commentId w16cid:paraId="7F5B1E33" w16cid:durableId="1FF2A5C0"/>
  <w16cid:commentId w16cid:paraId="190AB421" w16cid:durableId="1FFAD915"/>
  <w16cid:commentId w16cid:paraId="53C988D6" w16cid:durableId="1FF2A5C2"/>
  <w16cid:commentId w16cid:paraId="1442B305" w16cid:durableId="1FF2A5C3"/>
  <w16cid:commentId w16cid:paraId="1C5DBA60" w16cid:durableId="1FFAD91C"/>
  <w16cid:commentId w16cid:paraId="096A0A2F" w16cid:durableId="1FF2A5C4"/>
  <w16cid:commentId w16cid:paraId="028169AC" w16cid:durableId="1FF42C8B"/>
  <w16cid:commentId w16cid:paraId="6380DBC6" w16cid:durableId="1FF2A5C5"/>
  <w16cid:commentId w16cid:paraId="2850C342" w16cid:durableId="1FFAD477"/>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551A20AE" w16cid:durableId="1FFAD404"/>
  <w16cid:commentId w16cid:paraId="45B0852C" w16cid:durableId="1FF2A5CB"/>
  <w16cid:commentId w16cid:paraId="6B5DB6D4" w16cid:durableId="1FF42BCB"/>
  <w16cid:commentId w16cid:paraId="20C6EC6E" w16cid:durableId="1FFAD94C"/>
  <w16cid:commentId w16cid:paraId="7CAA8B56" w16cid:durableId="1FFE95A9"/>
  <w16cid:commentId w16cid:paraId="624FC30D" w16cid:durableId="1FF2A5AD"/>
  <w16cid:commentId w16cid:paraId="5C8E4D26" w16cid:durableId="1FFE95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8C46F" w14:textId="77777777" w:rsidR="00BF33B8" w:rsidRDefault="00BF33B8" w:rsidP="00F50131">
      <w:pPr>
        <w:spacing w:after="0" w:line="240" w:lineRule="auto"/>
      </w:pPr>
      <w:r>
        <w:separator/>
      </w:r>
    </w:p>
  </w:endnote>
  <w:endnote w:type="continuationSeparator" w:id="0">
    <w:p w14:paraId="24225CA7" w14:textId="77777777" w:rsidR="00BF33B8" w:rsidRDefault="00BF33B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AC02E6" w:rsidRDefault="00AC02E6">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AC02E6" w:rsidRDefault="00AC0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1D3CE" w14:textId="77777777" w:rsidR="00BF33B8" w:rsidRDefault="00BF33B8" w:rsidP="00F50131">
      <w:pPr>
        <w:spacing w:after="0" w:line="240" w:lineRule="auto"/>
      </w:pPr>
      <w:r>
        <w:separator/>
      </w:r>
    </w:p>
  </w:footnote>
  <w:footnote w:type="continuationSeparator" w:id="0">
    <w:p w14:paraId="7FB3D5BF" w14:textId="77777777" w:rsidR="00BF33B8" w:rsidRDefault="00BF33B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43307"/>
    <w:rsid w:val="00051E7E"/>
    <w:rsid w:val="00054CB8"/>
    <w:rsid w:val="00055CBF"/>
    <w:rsid w:val="0006425B"/>
    <w:rsid w:val="0006514B"/>
    <w:rsid w:val="00072BEE"/>
    <w:rsid w:val="000B4B1F"/>
    <w:rsid w:val="000C2205"/>
    <w:rsid w:val="000C6B26"/>
    <w:rsid w:val="000D42C3"/>
    <w:rsid w:val="000E651C"/>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4098"/>
    <w:rsid w:val="008A53BD"/>
    <w:rsid w:val="008A590F"/>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33B8"/>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87B6A"/>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A72E3"/>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67E"/>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4B00F-4EC3-4C2C-8D39-689A9D0AC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22</Pages>
  <Words>18679</Words>
  <Characters>106473</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53</cp:revision>
  <dcterms:created xsi:type="dcterms:W3CDTF">2019-01-23T16:35:00Z</dcterms:created>
  <dcterms:modified xsi:type="dcterms:W3CDTF">2019-02-0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